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F3C58A3" w14:textId="0F7A1246" w:rsidR="00C25D82" w:rsidRPr="000506C9" w:rsidRDefault="0060075B" w:rsidP="00C25D82">
      <w:pPr>
        <w:spacing w:after="0" w:line="480" w:lineRule="auto"/>
        <w:jc w:val="both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b/>
          <w:sz w:val="24"/>
          <w:szCs w:val="20"/>
        </w:rPr>
        <w:t>S2 Table</w:t>
      </w:r>
      <w:r w:rsidR="00C25D82" w:rsidRPr="00C25D82">
        <w:rPr>
          <w:rFonts w:ascii="Times New Roman" w:hAnsi="Times New Roman" w:cs="Times New Roman"/>
          <w:b/>
          <w:sz w:val="24"/>
          <w:szCs w:val="20"/>
        </w:rPr>
        <w:t>.</w:t>
      </w:r>
      <w:r w:rsidR="00C25D82" w:rsidRPr="00234F5B">
        <w:rPr>
          <w:rFonts w:ascii="Times New Roman" w:hAnsi="Times New Roman" w:cs="Times New Roman"/>
          <w:sz w:val="24"/>
          <w:szCs w:val="20"/>
        </w:rPr>
        <w:t xml:space="preserve"> </w:t>
      </w:r>
      <w:r w:rsidR="00C25D82" w:rsidRPr="000F1138">
        <w:rPr>
          <w:rFonts w:ascii="Times New Roman" w:hAnsi="Times New Roman" w:cs="Times New Roman"/>
          <w:b/>
          <w:sz w:val="24"/>
          <w:szCs w:val="20"/>
        </w:rPr>
        <w:t>Primer sets used for the PCR amplification of PB2, PB1, PA, HA, NP, NA, MP and NS genes of influenza B/Phuket/3073/2013-like viruses and unique reassortants detected in Malaysia.</w:t>
      </w:r>
      <w:r w:rsidR="00C25D82" w:rsidRPr="00234F5B">
        <w:rPr>
          <w:rFonts w:ascii="Times New Roman" w:hAnsi="Times New Roman" w:cs="Times New Roman"/>
          <w:sz w:val="24"/>
          <w:szCs w:val="20"/>
        </w:rPr>
        <w:t xml:space="preserve"> </w:t>
      </w:r>
      <w:r w:rsidR="00C25D82" w:rsidRPr="00C748D0">
        <w:rPr>
          <w:rFonts w:ascii="Times New Roman" w:hAnsi="Times New Roman" w:cs="Times New Roman"/>
          <w:b/>
        </w:rPr>
        <w:t xml:space="preserve"> </w:t>
      </w:r>
    </w:p>
    <w:tbl>
      <w:tblPr>
        <w:tblW w:w="9030" w:type="dxa"/>
        <w:jc w:val="center"/>
        <w:tblLook w:val="04A0" w:firstRow="1" w:lastRow="0" w:firstColumn="1" w:lastColumn="0" w:noHBand="0" w:noVBand="1"/>
      </w:tblPr>
      <w:tblGrid>
        <w:gridCol w:w="616"/>
        <w:gridCol w:w="1351"/>
        <w:gridCol w:w="3986"/>
        <w:gridCol w:w="1657"/>
        <w:gridCol w:w="1420"/>
      </w:tblGrid>
      <w:tr w:rsidR="00C25D82" w:rsidRPr="000506C9" w14:paraId="4AC9F07E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92156A8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Gene</w:t>
            </w:r>
          </w:p>
        </w:tc>
        <w:tc>
          <w:tcPr>
            <w:tcW w:w="135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F06450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Primer Name</w:t>
            </w:r>
          </w:p>
        </w:tc>
        <w:tc>
          <w:tcPr>
            <w:tcW w:w="398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E92B06C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Nucleotide Sequence (5' - 3')</w:t>
            </w:r>
          </w:p>
        </w:tc>
        <w:tc>
          <w:tcPr>
            <w:tcW w:w="165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8716BF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PCR product (bp)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5806C5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Total Size (bp)</w:t>
            </w:r>
          </w:p>
        </w:tc>
      </w:tr>
      <w:tr w:rsidR="00C25D82" w:rsidRPr="000506C9" w14:paraId="7563E950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01C0144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D697256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</w:p>
        </w:tc>
        <w:tc>
          <w:tcPr>
            <w:tcW w:w="3986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153FE8C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</w:p>
        </w:tc>
        <w:tc>
          <w:tcPr>
            <w:tcW w:w="165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E590844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89EF684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</w:p>
        </w:tc>
      </w:tr>
      <w:tr w:rsidR="00C25D82" w:rsidRPr="000506C9" w14:paraId="5BD37378" w14:textId="77777777" w:rsidTr="0082004F">
        <w:trPr>
          <w:trHeight w:val="261"/>
          <w:jc w:val="center"/>
        </w:trPr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4FA8738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ll</w:t>
            </w:r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222B3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uni11W#</w:t>
            </w:r>
          </w:p>
        </w:tc>
        <w:tc>
          <w:tcPr>
            <w:tcW w:w="39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BE0957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C AGA AGC GS</w:t>
            </w:r>
          </w:p>
        </w:tc>
        <w:tc>
          <w:tcPr>
            <w:tcW w:w="16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1D34183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-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085106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-</w:t>
            </w:r>
          </w:p>
        </w:tc>
      </w:tr>
      <w:tr w:rsidR="00C25D82" w:rsidRPr="000506C9" w14:paraId="3CDAB987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A01AEF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2</w:t>
            </w:r>
          </w:p>
        </w:tc>
        <w:tc>
          <w:tcPr>
            <w:tcW w:w="13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1200E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2_P1F*</w:t>
            </w:r>
          </w:p>
        </w:tc>
        <w:tc>
          <w:tcPr>
            <w:tcW w:w="3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77E0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C AGA AGC GG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 GC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G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6"/>
              </w:rPr>
              <w:t xml:space="preserve"> 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TTT TCA AG</w:t>
            </w:r>
          </w:p>
        </w:tc>
        <w:tc>
          <w:tcPr>
            <w:tcW w:w="165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A63D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105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4257A8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2313</w:t>
            </w:r>
          </w:p>
        </w:tc>
      </w:tr>
      <w:tr w:rsidR="00C25D82" w:rsidRPr="000506C9" w14:paraId="6A909EAE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0C4F21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46BB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2_P2R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55DA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CCG TCC CAT ATT CCA ATC TTC TG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472B35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517209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BD8E33A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9246A21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84391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2_P3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4C167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CAG C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Y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 TAG ACG GAG GTG ATG T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C814F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995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0974F7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4973AD8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A91E416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80CC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2_P4R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F715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TGA TA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R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6"/>
              </w:rPr>
              <w:t xml:space="preserve"> 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GC TCC CCA TTG CTC CTT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EB9C86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BE0A7EF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7E84AE6B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B91ABB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33C7E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2_P5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48F5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TT CCA ATG GGA TGC ATT TGA AG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8AB766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658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E98AF5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0B288D99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32441C5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FC08FE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2_P6R</w:t>
            </w:r>
          </w:p>
        </w:tc>
        <w:tc>
          <w:tcPr>
            <w:tcW w:w="3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1DDB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T AGA AAC ACG AGC ATT TTT C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CD40029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170BB3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4406F286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DCCE992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1</w:t>
            </w: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9485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1_P1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9750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C AGA AGC GGA GCC TTT AAG ATG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B0FD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043</w:t>
            </w:r>
          </w:p>
        </w:tc>
        <w:tc>
          <w:tcPr>
            <w:tcW w:w="14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DBC8353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2259</w:t>
            </w:r>
          </w:p>
        </w:tc>
      </w:tr>
      <w:tr w:rsidR="00C25D82" w:rsidRPr="000506C9" w14:paraId="6AE7B223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92E3C2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8649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1_P2R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7C9E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C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M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 GTG CTA TAC TAC AAA AAT CCC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895CAF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B5A781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6DFBBCB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A9E458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9F91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1_P3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570CC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CA TGA CAG TAA CAG GAG ACA AT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517C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051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ED1230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AE55E7B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341412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2A84C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1_P4R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F101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CCA TGT GCT GG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R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6"/>
              </w:rPr>
              <w:t xml:space="preserve"> 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TT AT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R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6"/>
              </w:rPr>
              <w:t xml:space="preserve"> 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TCT GC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897A88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2E7904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2EE873BE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C6647DB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F9F1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1_P5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6D2A7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CA C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M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T ACA AAT GCC ACA G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R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 GAG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52C2B5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677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872D79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33DF0FF6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AD125F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691E3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B1_P6R</w:t>
            </w:r>
          </w:p>
        </w:tc>
        <w:tc>
          <w:tcPr>
            <w:tcW w:w="3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37A75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 xml:space="preserve">AGT AGA AAC ACG AGC 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C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 xml:space="preserve">TT 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TTT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6"/>
              </w:rPr>
              <w:t xml:space="preserve"> 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C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1B10A4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5A363A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4F30CD75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F740F63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A</w:t>
            </w: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EF33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A_P1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5BCA2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C AGA AGC GGT GCG TTT GAT TTG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24E2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135</w:t>
            </w:r>
          </w:p>
        </w:tc>
        <w:tc>
          <w:tcPr>
            <w:tcW w:w="14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F5BC8BE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2181</w:t>
            </w:r>
          </w:p>
        </w:tc>
      </w:tr>
      <w:tr w:rsidR="00C25D82" w:rsidRPr="000506C9" w14:paraId="49241A19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E46D055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303A7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A_P2R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FEF0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TG TTA A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W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C CAT CCC CTG TGG CCC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A23683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121E5F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3F4FCA5B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90A0707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C5821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A_P3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DD9DB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GA A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R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C TTT GGA GAG ACT GTG TAA A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B87A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822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C06E2F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2F25A70A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12D142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2C6C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A_P4R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0155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 xml:space="preserve">GGG GCT ATT TAC TCT GTC 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Y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CC C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004130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3D1B550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4BDA00C9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85F077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6EA28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A_P5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1F412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TTG GCT CCC TAT TTG TGA GTG G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R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16D33F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655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56FC4B4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26AC1FBA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55CFF3B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8369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A_P6R*</w:t>
            </w:r>
          </w:p>
        </w:tc>
        <w:tc>
          <w:tcPr>
            <w:tcW w:w="3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138651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T AGA AAC ACG TGC ATT TTT G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9149923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64380AC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63617EFC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449E2DC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HA</w:t>
            </w:r>
          </w:p>
        </w:tc>
        <w:tc>
          <w:tcPr>
            <w:tcW w:w="13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90E5EB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HAF1U#</w:t>
            </w:r>
          </w:p>
        </w:tc>
        <w:tc>
          <w:tcPr>
            <w:tcW w:w="398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D13398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C AGA AGC AGA GCA TTT TCT AAT ATC</w:t>
            </w:r>
          </w:p>
        </w:tc>
        <w:tc>
          <w:tcPr>
            <w:tcW w:w="1657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AB55C82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361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AAABEAB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758</w:t>
            </w:r>
          </w:p>
        </w:tc>
      </w:tr>
      <w:tr w:rsidR="00C25D82" w:rsidRPr="000506C9" w14:paraId="5B10A542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left w:val="nil"/>
              <w:right w:val="nil"/>
            </w:tcBorders>
            <w:vAlign w:val="center"/>
          </w:tcPr>
          <w:p w14:paraId="2E5173B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D14273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HAR1341#</w:t>
            </w:r>
          </w:p>
        </w:tc>
        <w:tc>
          <w:tcPr>
            <w:tcW w:w="39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EED8C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TTC GTT GTG GAG TTC ATC CAT</w:t>
            </w:r>
          </w:p>
        </w:tc>
        <w:tc>
          <w:tcPr>
            <w:tcW w:w="1657" w:type="dxa"/>
            <w:vMerge/>
            <w:tcBorders>
              <w:left w:val="nil"/>
              <w:right w:val="nil"/>
            </w:tcBorders>
            <w:vAlign w:val="center"/>
          </w:tcPr>
          <w:p w14:paraId="30FED0B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left w:val="nil"/>
              <w:right w:val="nil"/>
            </w:tcBorders>
            <w:vAlign w:val="center"/>
          </w:tcPr>
          <w:p w14:paraId="3A9AADF7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46EC18D3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left w:val="nil"/>
              <w:right w:val="nil"/>
            </w:tcBorders>
            <w:vAlign w:val="center"/>
          </w:tcPr>
          <w:p w14:paraId="28A0CE9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2222C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HAF458#</w:t>
            </w:r>
          </w:p>
        </w:tc>
        <w:tc>
          <w:tcPr>
            <w:tcW w:w="39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9C7D9E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A AAA GGC ACC AGG AGG ACC CTA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28BC3A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391</w:t>
            </w:r>
          </w:p>
        </w:tc>
        <w:tc>
          <w:tcPr>
            <w:tcW w:w="1420" w:type="dxa"/>
            <w:vMerge/>
            <w:tcBorders>
              <w:left w:val="nil"/>
              <w:right w:val="nil"/>
            </w:tcBorders>
            <w:vAlign w:val="center"/>
          </w:tcPr>
          <w:p w14:paraId="46DDD2C8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23A494B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A81432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BF9E33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HA2R1#</w:t>
            </w:r>
          </w:p>
        </w:tc>
        <w:tc>
          <w:tcPr>
            <w:tcW w:w="3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C8FA49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GTA ATG GTA ACA AGC AAA CAA GCA</w:t>
            </w:r>
          </w:p>
        </w:tc>
        <w:tc>
          <w:tcPr>
            <w:tcW w:w="1657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A9A0B3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F86D23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4DB9F377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11A6B28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P</w:t>
            </w:r>
          </w:p>
        </w:tc>
        <w:tc>
          <w:tcPr>
            <w:tcW w:w="13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DBE1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P_P1F*</w:t>
            </w:r>
          </w:p>
        </w:tc>
        <w:tc>
          <w:tcPr>
            <w:tcW w:w="3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33D8B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C AGA AG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C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6"/>
              </w:rPr>
              <w:t xml:space="preserve"> </w:t>
            </w: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CA GCA TTT TCT TG</w:t>
            </w:r>
          </w:p>
        </w:tc>
        <w:tc>
          <w:tcPr>
            <w:tcW w:w="165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CE3A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998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1553AB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683</w:t>
            </w:r>
          </w:p>
        </w:tc>
      </w:tr>
      <w:tr w:rsidR="00C25D82" w:rsidRPr="000506C9" w14:paraId="4594488F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BE0188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DAE6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P_P2R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9545B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TCT TCA ATG TCT GCA ATC CC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Y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6"/>
              </w:rPr>
              <w:t xml:space="preserve"> 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G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95E8D9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1292BD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29D56FA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B05F01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9870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P_P3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DCCF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 xml:space="preserve">GGC AGA 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Y</w:t>
            </w: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G AGG GCT ATT GAG AG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DAD0D2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992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DD65F5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2CC1A1E6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1E68AC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A25CA2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P_P4R*</w:t>
            </w:r>
          </w:p>
        </w:tc>
        <w:tc>
          <w:tcPr>
            <w:tcW w:w="3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C89E0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GT AGA AAC AAC AGC ATT TTT TA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C623619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EC23D96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01AAE3E8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B6CB88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A</w:t>
            </w:r>
          </w:p>
        </w:tc>
        <w:tc>
          <w:tcPr>
            <w:tcW w:w="13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EF7021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NAF1U#</w:t>
            </w:r>
          </w:p>
        </w:tc>
        <w:tc>
          <w:tcPr>
            <w:tcW w:w="398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AD631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GC AGA AGC AGA GCA TCT TCT CA</w:t>
            </w:r>
          </w:p>
        </w:tc>
        <w:tc>
          <w:tcPr>
            <w:tcW w:w="1657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6BFB05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130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2DDCA6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401</w:t>
            </w:r>
          </w:p>
        </w:tc>
      </w:tr>
      <w:tr w:rsidR="00C25D82" w:rsidRPr="000506C9" w14:paraId="7FB904C8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left w:val="nil"/>
              <w:right w:val="nil"/>
            </w:tcBorders>
            <w:vAlign w:val="center"/>
          </w:tcPr>
          <w:p w14:paraId="13F5F2E2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73730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NAR2#</w:t>
            </w:r>
          </w:p>
        </w:tc>
        <w:tc>
          <w:tcPr>
            <w:tcW w:w="39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11142F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AT GGA CAA ATC CTC CCT TGA TGC</w:t>
            </w:r>
          </w:p>
        </w:tc>
        <w:tc>
          <w:tcPr>
            <w:tcW w:w="1657" w:type="dxa"/>
            <w:vMerge/>
            <w:tcBorders>
              <w:left w:val="nil"/>
              <w:right w:val="nil"/>
            </w:tcBorders>
            <w:vAlign w:val="center"/>
          </w:tcPr>
          <w:p w14:paraId="774028D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left w:val="nil"/>
              <w:right w:val="nil"/>
            </w:tcBorders>
            <w:vAlign w:val="center"/>
          </w:tcPr>
          <w:p w14:paraId="736B8ACE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544F346C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left w:val="nil"/>
              <w:right w:val="nil"/>
            </w:tcBorders>
            <w:vAlign w:val="center"/>
          </w:tcPr>
          <w:p w14:paraId="77F967E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144E3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NAF2#</w:t>
            </w:r>
          </w:p>
        </w:tc>
        <w:tc>
          <w:tcPr>
            <w:tcW w:w="39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0904C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CA CTC CTA ATT AGC CCT CAT AGA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2908D847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182</w:t>
            </w:r>
          </w:p>
        </w:tc>
        <w:tc>
          <w:tcPr>
            <w:tcW w:w="1420" w:type="dxa"/>
            <w:vMerge/>
            <w:tcBorders>
              <w:left w:val="nil"/>
              <w:right w:val="nil"/>
            </w:tcBorders>
            <w:vAlign w:val="center"/>
          </w:tcPr>
          <w:p w14:paraId="535DE60C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75B5D1B0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9AF9CF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D6E6D97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BNAR1487#</w:t>
            </w:r>
          </w:p>
        </w:tc>
        <w:tc>
          <w:tcPr>
            <w:tcW w:w="3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6F093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TAA GGA CAA TTG TTC AAA C</w:t>
            </w:r>
          </w:p>
        </w:tc>
        <w:tc>
          <w:tcPr>
            <w:tcW w:w="1657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EC0F771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BE184F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29FA768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B3A395B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MP</w:t>
            </w:r>
          </w:p>
        </w:tc>
        <w:tc>
          <w:tcPr>
            <w:tcW w:w="13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751F7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M_P1F*</w:t>
            </w:r>
          </w:p>
        </w:tc>
        <w:tc>
          <w:tcPr>
            <w:tcW w:w="3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05EE1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</w:t>
            </w:r>
            <w:r w:rsidRPr="000506C9">
              <w:rPr>
                <w:rFonts w:ascii="Times New Roman" w:eastAsia="Times New Roman" w:hAnsi="Times New Roman" w:cs="Times New Roman"/>
                <w:b/>
                <w:bCs/>
                <w:sz w:val="18"/>
                <w:szCs w:val="16"/>
                <w:u w:val="single"/>
              </w:rPr>
              <w:t>G</w:t>
            </w: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C AGA AGC ACG CAC TTT CTT AA</w:t>
            </w:r>
          </w:p>
        </w:tc>
        <w:tc>
          <w:tcPr>
            <w:tcW w:w="165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491A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835</w:t>
            </w:r>
          </w:p>
        </w:tc>
        <w:tc>
          <w:tcPr>
            <w:tcW w:w="14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3E4FBE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076</w:t>
            </w:r>
          </w:p>
        </w:tc>
      </w:tr>
      <w:tr w:rsidR="00C25D82" w:rsidRPr="000506C9" w14:paraId="3B8CE2CD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E5EAE5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109D1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M_P2R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25A5C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TTG TCC ARG CCA TGA AAT GGA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A1678C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F0E1D74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147F23C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E5AF63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6256E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M_P3F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6DD34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TG GAA GTG CTA AAG CAG AGC TC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470F17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479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BECAA25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5ECDF0EB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24A265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6B1D0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M_P4R</w:t>
            </w:r>
          </w:p>
        </w:tc>
        <w:tc>
          <w:tcPr>
            <w:tcW w:w="3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07073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GT AGA AAC AAC GCA CTT TTT C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C36B73B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2028E7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137EE37B" w14:textId="77777777" w:rsidTr="0082004F">
        <w:trPr>
          <w:trHeight w:val="261"/>
          <w:jc w:val="center"/>
        </w:trPr>
        <w:tc>
          <w:tcPr>
            <w:tcW w:w="61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DA060C2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S</w:t>
            </w: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CAFD8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S_P1F*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2C23D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sz w:val="18"/>
                <w:szCs w:val="16"/>
              </w:rPr>
              <w:t>AGC AGA AGC AGA GGA TTT GTT TAG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29705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751</w:t>
            </w:r>
          </w:p>
        </w:tc>
        <w:tc>
          <w:tcPr>
            <w:tcW w:w="14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2A8743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024</w:t>
            </w:r>
          </w:p>
        </w:tc>
      </w:tr>
      <w:tr w:rsidR="00C25D82" w:rsidRPr="000506C9" w14:paraId="7A45CFED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E9B171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8F8AA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S_P2R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88FF1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TCT TCT TCA TCC TCC ACT GTA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36BF89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5E99F9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768B18F4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46BB92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6AF46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S_P3F</w:t>
            </w:r>
          </w:p>
        </w:tc>
        <w:tc>
          <w:tcPr>
            <w:tcW w:w="3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EE51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 xml:space="preserve">GGG ACA TGA ACA ACA AAG ATG </w:t>
            </w:r>
          </w:p>
        </w:tc>
        <w:tc>
          <w:tcPr>
            <w:tcW w:w="165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237D3A9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610</w:t>
            </w: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BFE398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  <w:tr w:rsidR="00C25D82" w:rsidRPr="000506C9" w14:paraId="0C6C8122" w14:textId="77777777" w:rsidTr="0082004F">
        <w:trPr>
          <w:trHeight w:val="261"/>
          <w:jc w:val="center"/>
        </w:trPr>
        <w:tc>
          <w:tcPr>
            <w:tcW w:w="61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1494792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4B7A7E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NS_P4R</w:t>
            </w:r>
          </w:p>
        </w:tc>
        <w:tc>
          <w:tcPr>
            <w:tcW w:w="3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A6EE12" w14:textId="77777777" w:rsidR="00C25D82" w:rsidRPr="000506C9" w:rsidRDefault="00C25D82" w:rsidP="008200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0506C9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AGT AGT AAC AAG AGG ATT TTT A</w:t>
            </w:r>
          </w:p>
        </w:tc>
        <w:tc>
          <w:tcPr>
            <w:tcW w:w="165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C07E827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4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62192C" w14:textId="77777777" w:rsidR="00C25D82" w:rsidRPr="000506C9" w:rsidRDefault="00C25D82" w:rsidP="008200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</w:tr>
    </w:tbl>
    <w:p w14:paraId="14E47F3F" w14:textId="3BCF7CD5" w:rsidR="00FB066F" w:rsidRPr="00FB066F" w:rsidRDefault="00C25D82" w:rsidP="00FB066F">
      <w:pPr>
        <w:jc w:val="both"/>
        <w:rPr>
          <w:rFonts w:ascii="Times New Roman" w:hAnsi="Times New Roman" w:cs="Times New Roman"/>
          <w:sz w:val="24"/>
        </w:rPr>
      </w:pPr>
      <w:r w:rsidRPr="000506C9">
        <w:rPr>
          <w:rFonts w:ascii="Times New Roman" w:hAnsi="Times New Roman" w:cs="Times New Roman"/>
          <w:sz w:val="24"/>
        </w:rPr>
        <w:t>* Primer sequence</w:t>
      </w:r>
      <w:r w:rsidR="000F1138">
        <w:rPr>
          <w:rFonts w:ascii="Times New Roman" w:hAnsi="Times New Roman" w:cs="Times New Roman"/>
          <w:sz w:val="24"/>
        </w:rPr>
        <w:t xml:space="preserve">s adopted from previous study </w:t>
      </w:r>
      <w:r w:rsidR="000F1138">
        <w:rPr>
          <w:rFonts w:ascii="Times New Roman" w:hAnsi="Times New Roman" w:cs="Times New Roman"/>
          <w:sz w:val="24"/>
        </w:rPr>
        <w:fldChar w:fldCharType="begin"/>
      </w:r>
      <w:r w:rsidR="000F1138">
        <w:rPr>
          <w:rFonts w:ascii="Times New Roman" w:hAnsi="Times New Roman" w:cs="Times New Roman"/>
          <w:sz w:val="24"/>
        </w:rPr>
        <w:instrText xml:space="preserve"> ADDIN EN.CITE &lt;EndNote&gt;&lt;Cite&gt;&lt;Author&gt;Tewawong&lt;/Author&gt;&lt;Year&gt;2015&lt;/Year&gt;&lt;RecNum&gt;1&lt;/RecNum&gt;&lt;DisplayText&gt;[1]&lt;/DisplayText&gt;&lt;record&gt;&lt;rec-number&gt;1&lt;/rec-number&gt;&lt;foreign-keys&gt;&lt;key app="EN" db-id="zp0rxd003f5a0eezazpp25xvp0ax29vrpses" timestamp="1428328165"&gt;1&lt;/key&gt;&lt;/foreign-keys&gt;&lt;ref-type name="Journal Article"&gt;17&lt;/ref-type&gt;&lt;contributors&gt;&lt;authors&gt;&lt;author&gt;Tewawong, Nipaporn&lt;/author&gt;&lt;author&gt;Suwannakarn, Kamol&lt;/author&gt;&lt;author&gt;Prachayangprecha, Slinporn&lt;/author&gt;&lt;author&gt;Korkong, Sumeth&lt;/author&gt;&lt;author&gt;Vichiwattana, Preeyaporn&lt;/author&gt;&lt;author&gt;Vongpunsawad, Sompong&lt;/author&gt;&lt;author&gt;Poovorawan, Yong&lt;/author&gt;&lt;/authors&gt;&lt;/contributors&gt;&lt;titles&gt;&lt;title&gt;Molecular Epidemiology and Phylogenetic Analyses of Influenza B Virus in Thailand during 2010 to 2014&lt;/title&gt;&lt;secondary-title&gt;PLoS One&lt;/secondary-title&gt;&lt;/titles&gt;&lt;periodical&gt;&lt;full-title&gt;PloS one&lt;/full-title&gt;&lt;/periodical&gt;&lt;pages&gt;e0116302&lt;/pages&gt;&lt;volume&gt;10&lt;/volume&gt;&lt;number&gt;1&lt;/number&gt;&lt;dates&gt;&lt;year&gt;2015&lt;/year&gt;&lt;/dates&gt;&lt;isbn&gt;1932-6203&lt;/isbn&gt;&lt;urls&gt;&lt;related-urls&gt;&lt;url&gt;http://dx.doi.org/10.1371/journal.pone.0116302&lt;/url&gt;&lt;/related-urls&gt;&lt;/urls&gt;&lt;remote-database-name&gt;READCUBE&lt;/remote-database-name&gt;&lt;/record&gt;&lt;/Cite&gt;&lt;/EndNote&gt;</w:instrText>
      </w:r>
      <w:r w:rsidR="000F1138">
        <w:rPr>
          <w:rFonts w:ascii="Times New Roman" w:hAnsi="Times New Roman" w:cs="Times New Roman"/>
          <w:sz w:val="24"/>
        </w:rPr>
        <w:fldChar w:fldCharType="separate"/>
      </w:r>
      <w:r w:rsidR="000F1138">
        <w:rPr>
          <w:rFonts w:ascii="Times New Roman" w:hAnsi="Times New Roman" w:cs="Times New Roman"/>
          <w:noProof/>
          <w:sz w:val="24"/>
        </w:rPr>
        <w:t>[1]</w:t>
      </w:r>
      <w:r w:rsidR="000F1138">
        <w:rPr>
          <w:rFonts w:ascii="Times New Roman" w:hAnsi="Times New Roman" w:cs="Times New Roman"/>
          <w:sz w:val="24"/>
        </w:rPr>
        <w:fldChar w:fldCharType="end"/>
      </w:r>
      <w:r w:rsidR="000F1138">
        <w:rPr>
          <w:rFonts w:ascii="Times New Roman" w:hAnsi="Times New Roman" w:cs="Times New Roman"/>
          <w:sz w:val="24"/>
        </w:rPr>
        <w:t xml:space="preserve">. </w:t>
      </w:r>
      <w:r w:rsidRPr="000506C9">
        <w:rPr>
          <w:rFonts w:ascii="Times New Roman" w:hAnsi="Times New Roman" w:cs="Times New Roman"/>
          <w:sz w:val="24"/>
        </w:rPr>
        <w:t>Bold and underlined letters indicate modified nucleotide sequences for better sequence coverage. # Primer sequences obtained from WHO information for molecul</w:t>
      </w:r>
      <w:r w:rsidR="00FB066F">
        <w:rPr>
          <w:rFonts w:ascii="Times New Roman" w:hAnsi="Times New Roman" w:cs="Times New Roman"/>
          <w:sz w:val="24"/>
        </w:rPr>
        <w:t xml:space="preserve">ar diagnosis of influenza virus </w:t>
      </w:r>
      <w:r w:rsidR="000F1138">
        <w:rPr>
          <w:rFonts w:ascii="Times New Roman" w:hAnsi="Times New Roman" w:cs="Times New Roman"/>
          <w:sz w:val="24"/>
        </w:rPr>
        <w:fldChar w:fldCharType="begin"/>
      </w:r>
      <w:r w:rsidR="000F1138">
        <w:rPr>
          <w:rFonts w:ascii="Times New Roman" w:hAnsi="Times New Roman" w:cs="Times New Roman"/>
          <w:sz w:val="24"/>
        </w:rPr>
        <w:instrText xml:space="preserve"> ADDIN EN.CITE &lt;EndNote&gt;&lt;Cite&gt;&lt;Author&gt;WHO&lt;/Author&gt;&lt;Year&gt;2014&lt;/Year&gt;&lt;RecNum&gt;59&lt;/RecNum&gt;&lt;DisplayText&gt;[2]&lt;/DisplayText&gt;&lt;record&gt;&lt;rec-number&gt;59&lt;/rec-number&gt;&lt;foreign-keys&gt;&lt;key app="EN" db-id="zp0rxd003f5a0eezazpp25xvp0ax29vrpses" timestamp="1428328184"&gt;59&lt;/key&gt;&lt;/foreign-keys&gt;&lt;ref-type name="Journal Article"&gt;17&lt;/ref-type&gt;&lt;contributors&gt;&lt;authors&gt;&lt;author&gt;WHO &lt;/author&gt;&lt;/authors&gt;&lt;/contributors&gt;&lt;titles&gt;&lt;title&gt;WHO information for molecular diagnosis of influenza virus. Updated March 2014.&lt;/title&gt;&lt;/titles&gt;&lt;dates&gt;&lt;year&gt;2014&lt;/year&gt;&lt;/dates&gt;&lt;urls&gt;&lt;/urls&gt;&lt;/record&gt;&lt;/Cite&gt;&lt;/EndNote&gt;</w:instrText>
      </w:r>
      <w:r w:rsidR="000F1138">
        <w:rPr>
          <w:rFonts w:ascii="Times New Roman" w:hAnsi="Times New Roman" w:cs="Times New Roman"/>
          <w:sz w:val="24"/>
        </w:rPr>
        <w:fldChar w:fldCharType="separate"/>
      </w:r>
      <w:r w:rsidR="000F1138">
        <w:rPr>
          <w:rFonts w:ascii="Times New Roman" w:hAnsi="Times New Roman" w:cs="Times New Roman"/>
          <w:noProof/>
          <w:sz w:val="24"/>
        </w:rPr>
        <w:t>[2]</w:t>
      </w:r>
      <w:r w:rsidR="000F1138">
        <w:rPr>
          <w:rFonts w:ascii="Times New Roman" w:hAnsi="Times New Roman" w:cs="Times New Roman"/>
          <w:sz w:val="24"/>
        </w:rPr>
        <w:fldChar w:fldCharType="end"/>
      </w:r>
      <w:r w:rsidR="000F1138">
        <w:rPr>
          <w:rFonts w:ascii="Times New Roman" w:hAnsi="Times New Roman" w:cs="Times New Roman"/>
          <w:sz w:val="24"/>
        </w:rPr>
        <w:t xml:space="preserve">. </w:t>
      </w:r>
      <w:r w:rsidRPr="000506C9">
        <w:rPr>
          <w:rFonts w:ascii="Times New Roman" w:hAnsi="Times New Roman" w:cs="Times New Roman"/>
          <w:sz w:val="24"/>
        </w:rPr>
        <w:t xml:space="preserve"> </w:t>
      </w:r>
      <w:r w:rsidR="00FB066F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633C7D5" w14:textId="51B850DB" w:rsidR="000F1138" w:rsidRPr="000F1138" w:rsidRDefault="00C25D82" w:rsidP="000F1138">
      <w:pPr>
        <w:spacing w:after="0" w:line="480" w:lineRule="auto"/>
        <w:rPr>
          <w:rFonts w:ascii="Times New Roman" w:hAnsi="Times New Roman" w:cs="Times New Roman"/>
          <w:b/>
          <w:sz w:val="36"/>
          <w:szCs w:val="24"/>
        </w:rPr>
      </w:pPr>
      <w:r w:rsidRPr="000F1138">
        <w:rPr>
          <w:rFonts w:ascii="Times New Roman" w:hAnsi="Times New Roman" w:cs="Times New Roman"/>
          <w:b/>
          <w:sz w:val="36"/>
          <w:szCs w:val="24"/>
        </w:rPr>
        <w:lastRenderedPageBreak/>
        <w:t>References</w:t>
      </w:r>
    </w:p>
    <w:p w14:paraId="7EF539A2" w14:textId="50763943" w:rsidR="000F1138" w:rsidRPr="000F1138" w:rsidRDefault="000F1138" w:rsidP="000F1138">
      <w:pPr>
        <w:pStyle w:val="EndNoteBibliography"/>
        <w:spacing w:after="480"/>
        <w:jc w:val="both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0F1138">
        <w:t>1.</w:t>
      </w:r>
      <w:r w:rsidRPr="000F1138">
        <w:tab/>
        <w:t>Tewawong N, Suwannakarn K, Prachayangprecha S, Korkong S, Vichiwattana P, Vo</w:t>
      </w:r>
      <w:r>
        <w:t>ngpunsawad S, et al. Molecular epidemiology and phylogenetic analyses of influenza B v</w:t>
      </w:r>
      <w:r w:rsidRPr="000F1138">
        <w:t>irus in Thailand during 2010 to 2014. PLoS One. 2015;10(1):e0116302.</w:t>
      </w:r>
      <w:r>
        <w:t xml:space="preserve"> doi:10.1371/journal.pone.</w:t>
      </w:r>
      <w:r w:rsidR="008D418F">
        <w:t xml:space="preserve">0116302 </w:t>
      </w:r>
      <w:bookmarkStart w:id="0" w:name="_GoBack"/>
      <w:bookmarkEnd w:id="0"/>
    </w:p>
    <w:p w14:paraId="3E7E74F1" w14:textId="77777777" w:rsidR="000F1138" w:rsidRPr="000F1138" w:rsidRDefault="000F1138" w:rsidP="000F1138">
      <w:pPr>
        <w:pStyle w:val="EndNoteBibliography"/>
        <w:jc w:val="both"/>
      </w:pPr>
      <w:r w:rsidRPr="000F1138">
        <w:t>2.</w:t>
      </w:r>
      <w:r w:rsidRPr="000F1138">
        <w:tab/>
        <w:t>WHO. WHO information for molecular diagnosis of influenza virus. Updated March 2014. 2014.</w:t>
      </w:r>
    </w:p>
    <w:p w14:paraId="356D971E" w14:textId="1FEA74D5" w:rsidR="00C25D82" w:rsidRPr="00FB066F" w:rsidRDefault="000F1138" w:rsidP="00FB066F">
      <w:pPr>
        <w:pStyle w:val="EndNoteBibliography"/>
        <w:spacing w:after="0"/>
        <w:ind w:left="720" w:hanging="720"/>
        <w:rPr>
          <w:szCs w:val="24"/>
        </w:rPr>
      </w:pPr>
      <w:r>
        <w:rPr>
          <w:szCs w:val="24"/>
        </w:rPr>
        <w:fldChar w:fldCharType="end"/>
      </w:r>
    </w:p>
    <w:sectPr w:rsidR="00C25D82" w:rsidRPr="00FB066F" w:rsidSect="00936CC4">
      <w:pgSz w:w="12962" w:h="19153" w:code="272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LawMDM1NDA1MjIyM7BU0lEKTi0uzszPAykwrwUAvPF3D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3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0rxd003f5a0eezazpp25xvp0ax29vrpses&quot;&gt;Oxy&amp;apos;s Library&lt;record-ids&gt;&lt;item&gt;1&lt;/item&gt;&lt;item&gt;59&lt;/item&gt;&lt;/record-ids&gt;&lt;/item&gt;&lt;/Libraries&gt;"/>
  </w:docVars>
  <w:rsids>
    <w:rsidRoot w:val="00C25D82"/>
    <w:rsid w:val="000F1138"/>
    <w:rsid w:val="003431A9"/>
    <w:rsid w:val="004B07BB"/>
    <w:rsid w:val="0057168F"/>
    <w:rsid w:val="005C689C"/>
    <w:rsid w:val="0060075B"/>
    <w:rsid w:val="008D418F"/>
    <w:rsid w:val="00905C4D"/>
    <w:rsid w:val="009D0B28"/>
    <w:rsid w:val="00C25D82"/>
    <w:rsid w:val="00FB06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24C1AA"/>
  <w15:chartTrackingRefBased/>
  <w15:docId w15:val="{6C3C05EE-0CE5-4A87-BDFA-BDE55E93C9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C25D82"/>
  </w:style>
  <w:style w:type="paragraph" w:customStyle="1" w:styleId="EndNoteBibliographyTitle">
    <w:name w:val="EndNote Bibliography Title"/>
    <w:basedOn w:val="Normal"/>
    <w:link w:val="EndNoteBibliographyTitleChar"/>
    <w:rsid w:val="00C25D82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25D8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25D82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C25D82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2</Pages>
  <Words>660</Words>
  <Characters>3765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xy Carbene</dc:creator>
  <cp:keywords/>
  <dc:description/>
  <cp:lastModifiedBy>Oxy Carbene</cp:lastModifiedBy>
  <cp:revision>10</cp:revision>
  <cp:lastPrinted>2016-08-08T05:36:00Z</cp:lastPrinted>
  <dcterms:created xsi:type="dcterms:W3CDTF">2016-07-24T03:52:00Z</dcterms:created>
  <dcterms:modified xsi:type="dcterms:W3CDTF">2016-08-22T03:20:00Z</dcterms:modified>
</cp:coreProperties>
</file>